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2625230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E44C57">
        <w:rPr>
          <w:rFonts w:ascii="Spectral" w:hAnsi="Spectral"/>
          <w:bCs/>
          <w:color w:val="000000"/>
          <w:sz w:val="22"/>
          <w:szCs w:val="22"/>
          <w:lang w:val="en-US"/>
        </w:rPr>
        <w:t>33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9" w:name="_Hlk58345161"/>
      <w:bookmarkStart w:id="10" w:name="_Hlk61029720"/>
      <w:bookmarkStart w:id="11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77777777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lastRenderedPageBreak/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82B96B" w14:textId="77777777" w:rsidR="00DF3987" w:rsidRDefault="00DF3987">
      <w:r>
        <w:separator/>
      </w:r>
    </w:p>
  </w:endnote>
  <w:endnote w:type="continuationSeparator" w:id="0">
    <w:p w14:paraId="5E03A57C" w14:textId="77777777" w:rsidR="00DF3987" w:rsidRDefault="00DF39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772B5A" w14:textId="77777777" w:rsidR="00DF3987" w:rsidRDefault="00DF3987">
      <w:r>
        <w:separator/>
      </w:r>
    </w:p>
  </w:footnote>
  <w:footnote w:type="continuationSeparator" w:id="0">
    <w:p w14:paraId="74C9BCD7" w14:textId="77777777" w:rsidR="00DF3987" w:rsidRDefault="00DF398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32</TotalTime>
  <Pages>43</Pages>
  <Words>14740</Words>
  <Characters>84021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0</cp:revision>
  <cp:lastPrinted>2022-07-31T19:03:00Z</cp:lastPrinted>
  <dcterms:created xsi:type="dcterms:W3CDTF">2021-03-19T00:08:00Z</dcterms:created>
  <dcterms:modified xsi:type="dcterms:W3CDTF">2022-08-19T2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